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F3D1C2" w14:textId="77777777" w:rsidR="00993B25" w:rsidRDefault="00993B25" w:rsidP="00993B25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UPPLEMENTARY MATERIAL</w:t>
      </w:r>
    </w:p>
    <w:p w14:paraId="5B86CBAB" w14:textId="0E2B6499" w:rsidR="006102BD" w:rsidRPr="009D6671" w:rsidRDefault="000A00C6" w:rsidP="006102B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gramStart"/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upplementary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Table</w:t>
      </w:r>
      <w:r w:rsidR="00D6290E"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1.</w:t>
      </w:r>
      <w:proofErr w:type="gramEnd"/>
      <w:r w:rsidR="00D6290E"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6290E" w:rsidRPr="00D6290E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ntroduced species and current population size and density of mammals </w:t>
      </w:r>
      <w:r w:rsidR="009D6671">
        <w:rPr>
          <w:rFonts w:ascii="Times New Roman" w:eastAsiaTheme="minorEastAsia" w:hAnsi="Times New Roman" w:cs="Times New Roman"/>
          <w:sz w:val="24"/>
          <w:szCs w:val="24"/>
          <w:lang w:val="en-US"/>
        </w:rPr>
        <w:t>[</w:t>
      </w:r>
      <w:r w:rsidR="006102BD">
        <w:rPr>
          <w:rFonts w:ascii="Times New Roman" w:eastAsiaTheme="minorEastAsia" w:hAnsi="Times New Roman" w:cs="Times New Roman"/>
          <w:sz w:val="24"/>
          <w:szCs w:val="24"/>
          <w:lang w:val="en-US"/>
        </w:rPr>
        <w:t>adapted from</w:t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667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vendorp&lt;/Author&gt;&lt;Year&gt;2007&lt;/Year&gt;&lt;RecNum&gt;19096&lt;/RecNum&gt;&lt;DisplayText&gt;(Bovendorp and Galetti 2007)&lt;/DisplayText&gt;&lt;record&gt;&lt;rec-number&gt;19096&lt;/rec-number&gt;&lt;foreign-keys&gt;&lt;key app="EN" db-id="2ezd99sz8995xbeaw9f5savevf2r2w5ew22s" timestamp="1439412118" guid="e53a126d-c46b-47a9-a5b7-a432cedef99e"&gt;19096&lt;/key&gt;&lt;key app="ENWeb" db-id=""&gt;0&lt;/key&gt;&lt;/foreign-keys&gt;&lt;ref-type name="Journal Article"&gt;17&lt;/ref-type&gt;&lt;contributors&gt;&lt;authors&gt;&lt;author&gt;Bovendorp, Ricardo Siqueira&lt;/author&gt;&lt;author&gt;Galetti, Mauro&lt;/author&gt;&lt;/authors&gt;&lt;/contributors&gt;&lt;titles&gt;&lt;title&gt;Density and population size of mammals introduced on a land-bridge island in southeastern Brazil&lt;/title&gt;&lt;secondary-title&gt;Biological Invasions&lt;/secondary-title&gt;&lt;/titles&gt;&lt;periodical&gt;&lt;full-title&gt;Biological Invasions&lt;/full-title&gt;&lt;/periodical&gt;&lt;pages&gt;353-357&lt;/pages&gt;&lt;volume&gt;9&lt;/volume&gt;&lt;number&gt;3&lt;/number&gt;&lt;dates&gt;&lt;year&gt;2007&lt;/year&gt;&lt;/dates&gt;&lt;isbn&gt;1387-3547&amp;#xD;1573-1464&lt;/isbn&gt;&lt;urls&gt;&lt;related-urls&gt;&lt;url&gt;https://link.springer.com/content/pdf/10.1007%2Fs10530-006-9031-7.pdf&lt;/url&gt;&lt;/related-urls&gt;&lt;/urls&gt;&lt;electronic-resource-num&gt;10.1007/s10530-006-9031-7&lt;/electronic-resource-num&gt;&lt;/record&gt;&lt;/Cite&gt;&lt;/EndNote&gt;</w:instrText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6" w:tooltip="Bovendorp, 2007 #19096" w:history="1">
        <w:r w:rsidR="006102BD" w:rsidRPr="006102BD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t>Bovendorp and Galetti, 2007</w:t>
        </w:r>
      </w:hyperlink>
      <w:r w:rsidR="006102BD" w:rsidRPr="006102BD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D6671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6102BD" w:rsidRPr="006102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290E" w:rsidRPr="006102BD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n the </w:t>
      </w:r>
      <w:proofErr w:type="spellStart"/>
      <w:r w:rsidR="00D6290E" w:rsidRPr="006102BD">
        <w:rPr>
          <w:rFonts w:ascii="Times New Roman" w:eastAsiaTheme="minorEastAsia" w:hAnsi="Times New Roman" w:cs="Times New Roman"/>
          <w:sz w:val="24"/>
          <w:szCs w:val="24"/>
          <w:lang w:val="en-US"/>
        </w:rPr>
        <w:t>Anchieta</w:t>
      </w:r>
      <w:proofErr w:type="spellEnd"/>
      <w:r w:rsidR="00D6290E" w:rsidRPr="006102BD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sland</w:t>
      </w:r>
      <w:r w:rsidR="006102BD" w:rsidRPr="006102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102B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their respective biomass </w:t>
      </w:r>
      <w:r w:rsidR="009D6671">
        <w:rPr>
          <w:rFonts w:ascii="Times New Roman" w:eastAsia="Times New Roman" w:hAnsi="Times New Roman" w:cs="Times New Roman"/>
          <w:sz w:val="24"/>
          <w:szCs w:val="24"/>
          <w:lang w:val="en-US"/>
        </w:rPr>
        <w:t>[</w:t>
      </w:r>
      <w:r w:rsidR="006102BD" w:rsidRPr="006102BD">
        <w:rPr>
          <w:rFonts w:ascii="Times New Roman" w:eastAsia="Times New Roman" w:hAnsi="Times New Roman" w:cs="Times New Roman"/>
          <w:sz w:val="24"/>
          <w:szCs w:val="24"/>
          <w:lang w:val="en-US"/>
        </w:rPr>
        <w:t>body mass according to Gonçalves et al. (2018)</w:t>
      </w:r>
      <w:r w:rsidR="009D6671">
        <w:rPr>
          <w:rFonts w:ascii="Times New Roman" w:eastAsia="Times New Roman" w:hAnsi="Times New Roman" w:cs="Times New Roman"/>
          <w:sz w:val="24"/>
          <w:szCs w:val="24"/>
          <w:lang w:val="en-US"/>
        </w:rPr>
        <w:t>]</w:t>
      </w:r>
      <w:r w:rsidR="006102BD" w:rsidRPr="006102BD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41217EAB" w14:textId="77777777" w:rsidR="006102BD" w:rsidRDefault="006102BD" w:rsidP="00D6290E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</w:p>
    <w:tbl>
      <w:tblPr>
        <w:tblW w:w="13482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291"/>
        <w:gridCol w:w="2835"/>
        <w:gridCol w:w="709"/>
        <w:gridCol w:w="1984"/>
        <w:gridCol w:w="2268"/>
        <w:gridCol w:w="2410"/>
        <w:gridCol w:w="1985"/>
      </w:tblGrid>
      <w:tr w:rsidR="006102BD" w:rsidRPr="006102BD" w14:paraId="5DE408F6" w14:textId="77777777" w:rsidTr="006102BD">
        <w:trPr>
          <w:trHeight w:val="300"/>
        </w:trPr>
        <w:tc>
          <w:tcPr>
            <w:tcW w:w="12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06857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Order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FBDA6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86D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Body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96A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No of animal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79C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Mean Densities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59DB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Mean Biomass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E6D4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Population size</w:t>
            </w:r>
          </w:p>
        </w:tc>
      </w:tr>
      <w:tr w:rsidR="006102BD" w:rsidRPr="006102BD" w14:paraId="11A1F092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38BD2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BE523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6422C0" w14:textId="05DB26B4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mass</w:t>
            </w:r>
            <w:proofErr w:type="gramEnd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 (kg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610D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proofErr w:type="gramStart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introduced</w:t>
            </w:r>
            <w:proofErr w:type="gramEnd"/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0FFF8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Min–Max) (</w:t>
            </w:r>
            <w:proofErr w:type="spellStart"/>
            <w:proofErr w:type="gramStart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ind</w:t>
            </w:r>
            <w:proofErr w:type="spellEnd"/>
            <w:proofErr w:type="gramEnd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/km2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CA1969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Min-Max) (</w:t>
            </w:r>
            <w:proofErr w:type="gramStart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kg</w:t>
            </w:r>
            <w:proofErr w:type="gramEnd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3D9C4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Min–Max)</w:t>
            </w:r>
          </w:p>
        </w:tc>
      </w:tr>
      <w:tr w:rsidR="006102BD" w:rsidRPr="006102BD" w14:paraId="586B3E63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C651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Marsupialia</w:t>
            </w:r>
            <w:proofErr w:type="spellEnd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2CA86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Didelphis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aurit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039E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0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B70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Present on the island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00B5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68.80 (41.65–113.62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18F7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71.62 (44.35–117.52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D7CD8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450,15 (272–743)</w:t>
            </w:r>
          </w:p>
        </w:tc>
      </w:tr>
      <w:tr w:rsidR="006102BD" w:rsidRPr="006102BD" w14:paraId="5D904F72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4697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Xenarthr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1D489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Dasyp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novemcinct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3892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,5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0661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1 (possibly present)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A7068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45.23 (29.44–69.49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701A6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160.11 (104.21–245.99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1C2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5,93 (192–454)</w:t>
            </w:r>
          </w:p>
        </w:tc>
      </w:tr>
      <w:tr w:rsidR="006102BD" w:rsidRPr="006102BD" w14:paraId="2AF01D99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4C09A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Xenarthr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D94E8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Tamandua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tetradactyl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674A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4,5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510F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9A53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.36 (0.12–0.6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3C04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 1.64 (0.54–2.73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4AF26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6102BD" w:rsidRPr="006102BD" w14:paraId="5631B106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C336C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Carnivor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DA2F4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159FD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,8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5EF3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7D71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25.06 (14.72–42.67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29433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97.23 (57.11–165.55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270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63,96 (96–279)</w:t>
            </w:r>
          </w:p>
        </w:tc>
      </w:tr>
      <w:tr w:rsidR="006102BD" w:rsidRPr="006102BD" w14:paraId="6BE65340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11496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Primat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F9D6D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Callithrix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penicillat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73DC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092D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1EB1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10.29 (83.34–145.94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F40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 28.56 (21.58–37.78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0973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721,62 (545–954)</w:t>
            </w:r>
          </w:p>
        </w:tc>
      </w:tr>
      <w:tr w:rsidR="006102BD" w:rsidRPr="006102BD" w14:paraId="6CAECABA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4AD84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Primates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1971D" w14:textId="70320885" w:rsidR="006102BD" w:rsidRPr="002873EB" w:rsidRDefault="009D6671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Sapaj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6102BD"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nigritus</w:t>
            </w:r>
            <w:proofErr w:type="spellEnd"/>
            <w:r w:rsidR="006102BD"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F1E9C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,4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60FE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BEFF8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4.2 (3.43–5.26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F70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14.46 (11.81–18.09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DA92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,48 (22–34)</w:t>
            </w:r>
          </w:p>
        </w:tc>
      </w:tr>
      <w:tr w:rsidR="006102BD" w:rsidRPr="006102BD" w14:paraId="634C96CA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43D0E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Rodenti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702C0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Dasyproct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azarae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leporina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5039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,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F77B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AB19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197.53 (156.81–243.82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3CA3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428.00 (339.8–528.35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21D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292,43 (1026–1595)</w:t>
            </w:r>
          </w:p>
        </w:tc>
      </w:tr>
      <w:tr w:rsidR="006102BD" w:rsidRPr="006102BD" w14:paraId="178B89E7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1A11F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Rodenti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EDEA7" w14:textId="4A7DCF2D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095F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1,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5204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3586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35.30 (19.56–63.75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3F5E8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1112.00 (616.14–2008.00)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DBAF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2,51 (151–492)</w:t>
            </w:r>
          </w:p>
        </w:tc>
      </w:tr>
      <w:tr w:rsidR="006102BD" w:rsidRPr="006102BD" w14:paraId="19567577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61E69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Xenarthr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98487" w14:textId="5781CABC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Bradyp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variegatus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DF57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,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F1946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93EA3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4D37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298A2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531F4307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1E63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Xenarthr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B92BC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Cabasso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tatouay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8F6D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5,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14C1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1405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CFFB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C358D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4D30D7B6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5774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Xenarthr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6FD44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Euphact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sexcintus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F0AE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5,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2C4D3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71E6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5494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C96C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5FF284E8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3A48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Rodenti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8BBD8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Agouti </w:t>
            </w: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paca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AFF38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8,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DF88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57FC9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02F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34389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4BA08882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1A393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Rodenti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42CC" w14:textId="294B82E3" w:rsidR="006102BD" w:rsidRPr="002873EB" w:rsidRDefault="009D6671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Coendou</w:t>
            </w:r>
            <w:proofErr w:type="spellEnd"/>
            <w:r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spinosus</w:t>
            </w:r>
            <w:proofErr w:type="spellEnd"/>
            <w:r w:rsidR="006102BD"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8AD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22D65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61D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97EDF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4F2B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642CE009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D33E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Rodenti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1E092" w14:textId="7777777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proofErr w:type="spellStart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Myocastor</w:t>
            </w:r>
            <w:proofErr w:type="spellEnd"/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 coypus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FBD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4,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AF0F4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A85C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D60E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F7CA0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  <w:tr w:rsidR="006102BD" w:rsidRPr="006102BD" w14:paraId="3018C3EF" w14:textId="77777777" w:rsidTr="006102BD">
        <w:trPr>
          <w:trHeight w:val="300"/>
        </w:trPr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9BB846" w14:textId="77777777" w:rsidR="006102BD" w:rsidRPr="006102BD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Artiodactyla</w:t>
            </w:r>
            <w:proofErr w:type="spellEnd"/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F92AB2" w14:textId="50E90A37" w:rsidR="006102BD" w:rsidRPr="002873EB" w:rsidRDefault="006102BD" w:rsidP="006102BD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</w:pPr>
            <w:r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 xml:space="preserve">Mazama </w:t>
            </w:r>
            <w:proofErr w:type="spellStart"/>
            <w:r w:rsidR="009D6671"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gouazou</w:t>
            </w:r>
            <w:r w:rsidR="009D6671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b</w:t>
            </w:r>
            <w:r w:rsidR="009D6671" w:rsidRPr="002873EB">
              <w:rPr>
                <w:rFonts w:ascii="Calibri" w:eastAsia="Times New Roman" w:hAnsi="Calibri" w:cs="Times New Roman"/>
                <w:i/>
                <w:color w:val="000000"/>
                <w:sz w:val="20"/>
                <w:szCs w:val="20"/>
                <w:lang w:val="en-US"/>
              </w:rPr>
              <w:t>ira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E7E3A1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45FCC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ABD373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BC16A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97C2CB" w14:textId="77777777" w:rsidR="006102BD" w:rsidRPr="006102BD" w:rsidRDefault="006102BD" w:rsidP="006102B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6102B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Extinct</w:t>
            </w:r>
          </w:p>
        </w:tc>
      </w:tr>
    </w:tbl>
    <w:p w14:paraId="466C0733" w14:textId="77777777" w:rsidR="006102BD" w:rsidRDefault="006102BD" w:rsidP="00D6290E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</w:p>
    <w:p w14:paraId="797EF6D1" w14:textId="6F197344" w:rsidR="00D6290E" w:rsidRPr="00D6290E" w:rsidRDefault="00D6290E" w:rsidP="00D6290E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D6290E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7B0461E3" w14:textId="77777777" w:rsidR="006102BD" w:rsidRDefault="006102BD" w:rsidP="00993B25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  <w:sectPr w:rsidR="006102BD" w:rsidSect="006102BD">
          <w:pgSz w:w="16840" w:h="11901" w:orient="landscape"/>
          <w:pgMar w:top="1701" w:right="1418" w:bottom="1701" w:left="1418" w:header="737" w:footer="709" w:gutter="0"/>
          <w:cols w:space="708"/>
          <w:docGrid w:linePitch="360"/>
        </w:sectPr>
      </w:pPr>
    </w:p>
    <w:p w14:paraId="479EB68C" w14:textId="6C43AB02" w:rsidR="00993B25" w:rsidRPr="00E66304" w:rsidRDefault="00993B25" w:rsidP="00993B25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6A839ED8" w14:textId="27201C7D" w:rsidR="00993B25" w:rsidRPr="006937DB" w:rsidRDefault="000A00C6" w:rsidP="006937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gramStart"/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upplementary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Table</w:t>
      </w:r>
      <w:r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6290E">
        <w:rPr>
          <w:rFonts w:ascii="Times New Roman" w:hAnsi="Times New Roman" w:cs="Times New Roman"/>
          <w:b/>
          <w:sz w:val="24"/>
          <w:szCs w:val="24"/>
          <w:lang w:val="en-US"/>
        </w:rPr>
        <w:t>S2</w:t>
      </w:r>
      <w:r w:rsidR="00993B25" w:rsidRPr="00FC54C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993B25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at species recorded on the </w:t>
      </w:r>
      <w:proofErr w:type="spellStart"/>
      <w:r w:rsidR="00993B25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>Anchieta</w:t>
      </w:r>
      <w:proofErr w:type="spellEnd"/>
      <w:r w:rsidR="00993B25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sland, </w:t>
      </w:r>
      <w:r w:rsidR="00993B2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utheastern </w:t>
      </w:r>
      <w:r w:rsidR="00993B25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>Brazil.</w:t>
      </w:r>
    </w:p>
    <w:tbl>
      <w:tblPr>
        <w:tblW w:w="6359" w:type="dxa"/>
        <w:jc w:val="center"/>
        <w:tblLook w:val="04A0" w:firstRow="1" w:lastRow="0" w:firstColumn="1" w:lastColumn="0" w:noHBand="0" w:noVBand="1"/>
      </w:tblPr>
      <w:tblGrid>
        <w:gridCol w:w="2616"/>
        <w:gridCol w:w="2016"/>
        <w:gridCol w:w="1727"/>
      </w:tblGrid>
      <w:tr w:rsidR="00993B25" w:rsidRPr="00FC54C8" w14:paraId="6650286A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71C0C6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Bat species</w:t>
            </w:r>
          </w:p>
        </w:tc>
        <w:tc>
          <w:tcPr>
            <w:tcW w:w="2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D52E1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Capture Number</w:t>
            </w:r>
          </w:p>
        </w:tc>
        <w:tc>
          <w:tcPr>
            <w:tcW w:w="17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1719B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% </w:t>
            </w:r>
            <w:proofErr w:type="gramStart"/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of</w:t>
            </w:r>
            <w:proofErr w:type="gramEnd"/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 capture</w:t>
            </w:r>
          </w:p>
        </w:tc>
      </w:tr>
      <w:tr w:rsidR="00993B25" w:rsidRPr="00FC54C8" w14:paraId="2FC74384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B53EF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Artibeus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obscurus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FC11B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FF503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</w:tr>
      <w:tr w:rsidR="00993B25" w:rsidRPr="00FC54C8" w14:paraId="3DD0BFB6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5E71D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Tonati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biden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FF3F0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2511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.5</w:t>
            </w:r>
          </w:p>
        </w:tc>
      </w:tr>
      <w:tr w:rsidR="00993B25" w:rsidRPr="00FC54C8" w14:paraId="5370D134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78E59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Artibeus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lituratu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AF05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1F9F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</w:tr>
      <w:tr w:rsidR="00993B25" w:rsidRPr="00FC54C8" w14:paraId="275632D1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6ABCE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Artibeus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fimbriatu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9D79A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0F9A6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.8</w:t>
            </w:r>
          </w:p>
        </w:tc>
      </w:tr>
      <w:tr w:rsidR="00993B25" w:rsidRPr="00FC54C8" w14:paraId="1E91E7FD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49C7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Desmodus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rotundu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32691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B6943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2</w:t>
            </w:r>
          </w:p>
        </w:tc>
      </w:tr>
      <w:tr w:rsidR="00993B25" w:rsidRPr="00FC54C8" w14:paraId="6BAA9EC9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D94AC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Sturnir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lilium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7A6E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E8FAD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2</w:t>
            </w:r>
          </w:p>
        </w:tc>
      </w:tr>
      <w:tr w:rsidR="00993B25" w:rsidRPr="00FC54C8" w14:paraId="68241BCE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A750A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Carolli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perspicillata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8C963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2C31D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6</w:t>
            </w:r>
          </w:p>
        </w:tc>
      </w:tr>
      <w:tr w:rsidR="00993B25" w:rsidRPr="00FC54C8" w14:paraId="6360DB0C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B99CF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Myotis nigricans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86A3A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FE63F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1</w:t>
            </w:r>
          </w:p>
        </w:tc>
      </w:tr>
      <w:tr w:rsidR="00993B25" w:rsidRPr="00FC54C8" w14:paraId="6B5228FC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0453C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Glossophag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soricina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CDB87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E7D85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5</w:t>
            </w:r>
          </w:p>
        </w:tc>
      </w:tr>
      <w:tr w:rsidR="00993B25" w:rsidRPr="00FC54C8" w14:paraId="65003F06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B4B4D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Chiroderm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doria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9746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C2B27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</w:t>
            </w:r>
          </w:p>
        </w:tc>
      </w:tr>
      <w:tr w:rsidR="00993B25" w:rsidRPr="00FC54C8" w14:paraId="50A456C5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EAA70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Anoura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caudifer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D5BAF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32FF9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993B25" w:rsidRPr="00FC54C8" w14:paraId="4831F734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1B24F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Micronycteris_megaloti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26C60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45307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993B25" w:rsidRPr="00FC54C8" w14:paraId="17DAA47C" w14:textId="77777777" w:rsidTr="00DE76B0">
        <w:trPr>
          <w:trHeight w:val="300"/>
          <w:jc w:val="center"/>
        </w:trPr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5608E" w14:textId="77777777" w:rsidR="00993B25" w:rsidRPr="00FC54C8" w:rsidRDefault="00993B25" w:rsidP="00DE76B0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Platyrrhrinus</w:t>
            </w:r>
            <w:proofErr w:type="spellEnd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lineatu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B5F92E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25527F" w14:textId="77777777" w:rsidR="00993B25" w:rsidRPr="00FC54C8" w:rsidRDefault="00993B25" w:rsidP="00DE76B0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</w:tr>
    </w:tbl>
    <w:p w14:paraId="39E4F46D" w14:textId="53C67A84" w:rsidR="00370DCE" w:rsidRDefault="00370DCE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056F4D8" w14:textId="77777777" w:rsidR="00370DCE" w:rsidRDefault="00370DC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16FD8D0" w14:textId="75815213" w:rsidR="00A06750" w:rsidRPr="00815C39" w:rsidRDefault="000A00C6" w:rsidP="00A0675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lastRenderedPageBreak/>
        <w:t>Supplementary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Table</w:t>
      </w:r>
      <w:r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370DCE" w:rsidRPr="00815C39">
        <w:rPr>
          <w:rFonts w:ascii="Times New Roman" w:hAnsi="Times New Roman" w:cs="Times New Roman"/>
          <w:b/>
          <w:sz w:val="24"/>
          <w:szCs w:val="24"/>
          <w:lang w:val="en-US"/>
        </w:rPr>
        <w:t>S3</w:t>
      </w:r>
      <w:r w:rsidR="00A06750" w:rsidRPr="00815C3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A06750" w:rsidRPr="00815C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δ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/>
        </w:rPr>
        <w:t>13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C and δ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/>
        </w:rPr>
        <w:t>15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N values of common vampire bats (</w:t>
      </w:r>
      <w:r w:rsidR="00A06750" w:rsidRPr="00815C39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 xml:space="preserve">D. </w:t>
      </w:r>
      <w:proofErr w:type="spellStart"/>
      <w:r w:rsidR="00A06750" w:rsidRPr="00815C39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rotundus</w:t>
      </w:r>
      <w:proofErr w:type="spellEnd"/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) and potential prey (</w:t>
      </w:r>
      <w:r w:rsidR="00A06750" w:rsidRPr="00815C3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H. </w:t>
      </w:r>
      <w:proofErr w:type="spellStart"/>
      <w:r w:rsidR="00A06750" w:rsidRPr="00815C3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hydrochaeris</w:t>
      </w:r>
      <w:proofErr w:type="spellEnd"/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and </w:t>
      </w:r>
      <w:r w:rsidR="00A06750" w:rsidRPr="00815C3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N. </w:t>
      </w:r>
      <w:proofErr w:type="spellStart"/>
      <w:r w:rsidR="00A06750" w:rsidRPr="00815C3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nasua</w:t>
      </w:r>
      <w:proofErr w:type="spellEnd"/>
      <w:r w:rsidR="00A06750" w:rsidRPr="00815C3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)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on </w:t>
      </w:r>
      <w:proofErr w:type="spellStart"/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nchieta</w:t>
      </w:r>
      <w:proofErr w:type="spellEnd"/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Island, </w:t>
      </w:r>
      <w:r w:rsidR="00A06750" w:rsidRPr="00815C39">
        <w:rPr>
          <w:rFonts w:ascii="Times New Roman" w:eastAsia="Times New Roman" w:hAnsi="Times New Roman" w:cs="Times New Roman"/>
          <w:sz w:val="24"/>
          <w:szCs w:val="24"/>
          <w:lang w:val="en-US"/>
        </w:rPr>
        <w:t>southeastern Brazil,</w:t>
      </w:r>
      <w:r w:rsidR="00A06750" w:rsidRPr="00815C3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including the number of samples analyzed (N).</w:t>
      </w:r>
    </w:p>
    <w:tbl>
      <w:tblPr>
        <w:tblW w:w="5955" w:type="dxa"/>
        <w:jc w:val="center"/>
        <w:tblInd w:w="93" w:type="dxa"/>
        <w:tblLook w:val="04A0" w:firstRow="1" w:lastRow="0" w:firstColumn="1" w:lastColumn="0" w:noHBand="0" w:noVBand="1"/>
      </w:tblPr>
      <w:tblGrid>
        <w:gridCol w:w="733"/>
        <w:gridCol w:w="1581"/>
        <w:gridCol w:w="1373"/>
        <w:gridCol w:w="1134"/>
        <w:gridCol w:w="1134"/>
      </w:tblGrid>
      <w:tr w:rsidR="00A06750" w:rsidRPr="00A5247F" w14:paraId="1DAFC0C5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D650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15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A741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13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59F4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Data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C54B7" w14:textId="77777777" w:rsidR="00A06750" w:rsidRPr="00A5247F" w:rsidRDefault="00A06750" w:rsidP="0086139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δ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3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 (‰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B5DE" w14:textId="77777777" w:rsidR="00A06750" w:rsidRPr="00A5247F" w:rsidRDefault="00A06750" w:rsidP="0086139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δ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5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N (‰)</w:t>
            </w:r>
          </w:p>
        </w:tc>
      </w:tr>
      <w:tr w:rsidR="00A06750" w:rsidRPr="00A5247F" w14:paraId="1396FC55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A83051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F67B7D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904CDF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4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85F015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29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FC2E9F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54</w:t>
            </w:r>
          </w:p>
        </w:tc>
      </w:tr>
      <w:tr w:rsidR="00A06750" w:rsidRPr="00A5247F" w14:paraId="542E237F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25AFA8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2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74B03D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3DEF1F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AF4BC8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25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9F0C12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6114</w:t>
            </w:r>
          </w:p>
        </w:tc>
      </w:tr>
      <w:tr w:rsidR="00A06750" w:rsidRPr="00A5247F" w14:paraId="7A5D27ED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914996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3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64EBFB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61DB68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CEF69C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39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7B9B4E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7,6084</w:t>
            </w:r>
          </w:p>
        </w:tc>
      </w:tr>
      <w:tr w:rsidR="00A06750" w:rsidRPr="00A5247F" w14:paraId="500D5A3B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2D1A98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4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06198C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B2DEF7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C49844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35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B64408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54</w:t>
            </w:r>
          </w:p>
        </w:tc>
      </w:tr>
      <w:tr w:rsidR="00A06750" w:rsidRPr="00A5247F" w14:paraId="76894FF8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B4B70C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5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31AED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50CA12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6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08F407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29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2A8F34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45</w:t>
            </w:r>
          </w:p>
        </w:tc>
      </w:tr>
      <w:tr w:rsidR="00A06750" w:rsidRPr="00A5247F" w14:paraId="4D42A3D9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CCDC16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6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C80BE9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21BA51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998D96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25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7D8A51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6141</w:t>
            </w:r>
          </w:p>
        </w:tc>
      </w:tr>
      <w:tr w:rsidR="00A06750" w:rsidRPr="00A5247F" w14:paraId="2175F862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09487B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7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D28113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5291D4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554423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39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C7E39A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7,6048</w:t>
            </w:r>
          </w:p>
        </w:tc>
      </w:tr>
      <w:tr w:rsidR="00A06750" w:rsidRPr="00A5247F" w14:paraId="47BA87E1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5C69D1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8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F85853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54BDE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E077F1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35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0A4A78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45</w:t>
            </w:r>
          </w:p>
        </w:tc>
      </w:tr>
      <w:tr w:rsidR="00A06750" w:rsidRPr="00A5247F" w14:paraId="7A1599AF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9FBAD4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9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733BA1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75CAE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FF610F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29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DF639D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98</w:t>
            </w:r>
          </w:p>
        </w:tc>
      </w:tr>
      <w:tr w:rsidR="00A06750" w:rsidRPr="00A5247F" w14:paraId="259E6754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9B5D1B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0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F3A951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575B39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F77C92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25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16D9FF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6103</w:t>
            </w:r>
          </w:p>
        </w:tc>
      </w:tr>
      <w:tr w:rsidR="00A06750" w:rsidRPr="00A5247F" w14:paraId="2CB3E0A6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8EEB58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1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B6650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84F138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CAD65F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39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32E27A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7,6048</w:t>
            </w:r>
          </w:p>
        </w:tc>
      </w:tr>
      <w:tr w:rsidR="00A06750" w:rsidRPr="00A5247F" w14:paraId="62EE6F97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BBE15E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2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659F67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451D12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1D1CAC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35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5C95E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83</w:t>
            </w:r>
          </w:p>
        </w:tc>
      </w:tr>
      <w:tr w:rsidR="00A06750" w:rsidRPr="00A5247F" w14:paraId="2DF3FED1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3BDD0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3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39C3CD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BD6434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5E0698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29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D3CBB8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67</w:t>
            </w:r>
          </w:p>
        </w:tc>
      </w:tr>
      <w:tr w:rsidR="00A06750" w:rsidRPr="00A5247F" w14:paraId="5E95CE97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48375A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4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245B72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790161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DABDEF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25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595CAE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6145</w:t>
            </w:r>
          </w:p>
        </w:tc>
      </w:tr>
      <w:tr w:rsidR="00A06750" w:rsidRPr="00A5247F" w14:paraId="4019152D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4236C6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5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031E7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8B55E2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0EACA1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39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A58148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7,6078</w:t>
            </w:r>
          </w:p>
        </w:tc>
      </w:tr>
      <w:tr w:rsidR="00A06750" w:rsidRPr="00A5247F" w14:paraId="32879A78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D4E42C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V16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E64A78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D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rotundu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67CD59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E19F37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35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49EFE1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,2266</w:t>
            </w:r>
          </w:p>
        </w:tc>
      </w:tr>
      <w:tr w:rsidR="00A06750" w:rsidRPr="00A5247F" w14:paraId="789D4FE5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DB1B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7248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021B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AFDF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6,78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DD05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,4913</w:t>
            </w:r>
          </w:p>
        </w:tc>
      </w:tr>
      <w:tr w:rsidR="00A06750" w:rsidRPr="00A5247F" w14:paraId="4630B39A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F054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2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AF54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04EE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4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D0E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7,36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E17B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,6204</w:t>
            </w:r>
          </w:p>
        </w:tc>
      </w:tr>
      <w:tr w:rsidR="00A06750" w:rsidRPr="00A5247F" w14:paraId="01068EF2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F8E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3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7AD9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AE3A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4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D46A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4,88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D4B1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,9374</w:t>
            </w:r>
          </w:p>
        </w:tc>
      </w:tr>
      <w:tr w:rsidR="00A06750" w:rsidRPr="00A5247F" w14:paraId="48CB5748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6885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4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A6FA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AB95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4ACE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15,70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AB8A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,3734</w:t>
            </w:r>
          </w:p>
        </w:tc>
      </w:tr>
      <w:tr w:rsidR="00A06750" w:rsidRPr="00A5247F" w14:paraId="39D53450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032D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5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E34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A43C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7EDB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8,10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80C1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8123</w:t>
            </w:r>
          </w:p>
        </w:tc>
      </w:tr>
      <w:tr w:rsidR="00A06750" w:rsidRPr="00A5247F" w14:paraId="65CDB5F6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4A5F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6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105A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36FC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2F18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67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91E5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8933</w:t>
            </w:r>
          </w:p>
        </w:tc>
      </w:tr>
      <w:tr w:rsidR="00A06750" w:rsidRPr="00A5247F" w14:paraId="18256F21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A8DC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7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E35A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E300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4370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1,65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00F3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1385</w:t>
            </w:r>
          </w:p>
        </w:tc>
      </w:tr>
      <w:tr w:rsidR="00A06750" w:rsidRPr="00A5247F" w14:paraId="118AB747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501E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8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6EE9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C9B8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6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7878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1,29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7E93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1845</w:t>
            </w:r>
          </w:p>
        </w:tc>
      </w:tr>
      <w:tr w:rsidR="00A06750" w:rsidRPr="00A5247F" w14:paraId="414AD03B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5DF9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9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01BB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4369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030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0,90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47BB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8380</w:t>
            </w:r>
          </w:p>
        </w:tc>
      </w:tr>
      <w:tr w:rsidR="00A06750" w:rsidRPr="00A5247F" w14:paraId="488AB134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33C7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0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3F46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301F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FE4B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0,87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6BF0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7231</w:t>
            </w:r>
          </w:p>
        </w:tc>
      </w:tr>
      <w:tr w:rsidR="00A06750" w:rsidRPr="00A5247F" w14:paraId="2B56591D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CECF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1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6CE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FEEB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4FF4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9,09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20DC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6987</w:t>
            </w:r>
          </w:p>
        </w:tc>
      </w:tr>
      <w:tr w:rsidR="00A06750" w:rsidRPr="00A5247F" w14:paraId="4740A026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589A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2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D7BA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E1FF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D468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1,4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8B12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9234</w:t>
            </w:r>
          </w:p>
        </w:tc>
      </w:tr>
      <w:tr w:rsidR="00A06750" w:rsidRPr="00A5247F" w14:paraId="202F8ECF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CA53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3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A75B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38FD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18C6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9,01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379A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8321</w:t>
            </w:r>
          </w:p>
        </w:tc>
      </w:tr>
      <w:tr w:rsidR="00A06750" w:rsidRPr="00A5247F" w14:paraId="5DDDBFE9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64E1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4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E158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DBC9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86B5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8,93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B69F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8123</w:t>
            </w:r>
          </w:p>
        </w:tc>
      </w:tr>
      <w:tr w:rsidR="00A06750" w:rsidRPr="00A5247F" w14:paraId="09E57B09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845E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5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E9D3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208D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A135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8,56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50A3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0,7231</w:t>
            </w:r>
          </w:p>
        </w:tc>
      </w:tr>
      <w:tr w:rsidR="00A06750" w:rsidRPr="00A5247F" w14:paraId="22F6A01A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DAB5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6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2DC6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D62C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8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3821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7,84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1F09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1845</w:t>
            </w:r>
          </w:p>
        </w:tc>
      </w:tr>
      <w:tr w:rsidR="00A06750" w:rsidRPr="00A5247F" w14:paraId="34C6AE12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8CC7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a17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945A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H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hydrochaeris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1EFA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9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2FD2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17,01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5CEA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1,8933</w:t>
            </w:r>
          </w:p>
        </w:tc>
      </w:tr>
      <w:tr w:rsidR="00A06750" w:rsidRPr="00A5247F" w14:paraId="64C57944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510BF9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1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E9379B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AB07A1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F4837F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45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098E63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5,9504</w:t>
            </w:r>
          </w:p>
        </w:tc>
      </w:tr>
      <w:tr w:rsidR="00A06750" w:rsidRPr="00A5247F" w14:paraId="0E9A0DA2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CA0E0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2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088103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E2A4E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7-Nov-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7DD487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48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F313A6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1823</w:t>
            </w:r>
          </w:p>
        </w:tc>
      </w:tr>
      <w:tr w:rsidR="00A06750" w:rsidRPr="00A5247F" w14:paraId="6C5BF1AC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709CAA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3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DAF66F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D0E01D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4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D68CB4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3,73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4C260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5,9504</w:t>
            </w:r>
          </w:p>
        </w:tc>
      </w:tr>
      <w:tr w:rsidR="00A06750" w:rsidRPr="00A5247F" w14:paraId="371C17F2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E533B7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4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A1DE26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782976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5-Oct-2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7F62CB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48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A1D74F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4914</w:t>
            </w:r>
          </w:p>
        </w:tc>
      </w:tr>
      <w:tr w:rsidR="00A06750" w:rsidRPr="00A5247F" w14:paraId="0D9941B1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BCF62F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5</w:t>
            </w:r>
          </w:p>
        </w:tc>
        <w:tc>
          <w:tcPr>
            <w:tcW w:w="1581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E13DB6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AD57B3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AE5348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5427</w:t>
            </w: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1C7AA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4003</w:t>
            </w:r>
          </w:p>
        </w:tc>
      </w:tr>
      <w:tr w:rsidR="00370DCE" w:rsidRPr="00A5247F" w14:paraId="01CBF5BC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322B7CDF" w14:textId="77777777" w:rsidR="00370DCE" w:rsidRPr="00A5247F" w:rsidRDefault="00370DCE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81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496243AA" w14:textId="77777777" w:rsidR="00370DCE" w:rsidRPr="00A5247F" w:rsidRDefault="00370DCE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373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59CAA3A1" w14:textId="77777777" w:rsidR="00370DCE" w:rsidRPr="00A5247F" w:rsidRDefault="00370DCE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4DF42D48" w14:textId="77777777" w:rsidR="00370DCE" w:rsidRPr="00A5247F" w:rsidRDefault="00370DCE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2B79FC2C" w14:textId="77777777" w:rsidR="00370DCE" w:rsidRPr="00A5247F" w:rsidRDefault="00370DCE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750" w:rsidRPr="00A5247F" w14:paraId="5FF12684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9D68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N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8C25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4DC7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Dat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9F4E1" w14:textId="77777777" w:rsidR="00A06750" w:rsidRPr="00A5247F" w:rsidRDefault="00A06750" w:rsidP="0086139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δ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3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 (‰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320F" w14:textId="77777777" w:rsidR="00A06750" w:rsidRPr="00A5247F" w:rsidRDefault="00A06750" w:rsidP="0086139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δ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5</w:t>
            </w:r>
            <w:r w:rsidRPr="00A5247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N (‰)</w:t>
            </w:r>
          </w:p>
        </w:tc>
      </w:tr>
      <w:tr w:rsidR="00A06750" w:rsidRPr="00A5247F" w14:paraId="5F607F29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15F713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6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5872DF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DFB0E2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35BF66C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45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A093C7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5133</w:t>
            </w:r>
          </w:p>
        </w:tc>
      </w:tr>
      <w:tr w:rsidR="00A06750" w:rsidRPr="00A5247F" w14:paraId="122D25B9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3FB260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7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4EDD39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2DB6940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6619FD4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2,25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A3D7137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8083</w:t>
            </w:r>
          </w:p>
        </w:tc>
      </w:tr>
      <w:tr w:rsidR="00A06750" w:rsidRPr="00A5247F" w14:paraId="5E39429B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90CDC68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8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D70767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7CC62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3C9F493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3,06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5B8664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1823</w:t>
            </w:r>
          </w:p>
        </w:tc>
      </w:tr>
      <w:tr w:rsidR="00A06750" w:rsidRPr="00A5247F" w14:paraId="07EA2433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5BD1BB5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9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2DCE211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ED994EB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2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C32E70A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3,3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7D66B96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5553</w:t>
            </w:r>
          </w:p>
        </w:tc>
      </w:tr>
      <w:tr w:rsidR="00A06750" w:rsidRPr="00A5247F" w14:paraId="04307C5A" w14:textId="77777777" w:rsidTr="00861397">
        <w:trPr>
          <w:trHeight w:val="300"/>
          <w:jc w:val="center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C7B6FAD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Co10</w:t>
            </w:r>
          </w:p>
        </w:tc>
        <w:tc>
          <w:tcPr>
            <w:tcW w:w="15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6780DB2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N. </w:t>
            </w:r>
            <w:proofErr w:type="spellStart"/>
            <w:proofErr w:type="gramStart"/>
            <w:r w:rsidRPr="00A5247F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  <w:lang w:val="en-US"/>
              </w:rPr>
              <w:t>nasua</w:t>
            </w:r>
            <w:proofErr w:type="spellEnd"/>
            <w:proofErr w:type="gramEnd"/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6B25B4E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3-Oct-2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365798F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-23,53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F51B99" w14:textId="77777777" w:rsidR="00A06750" w:rsidRPr="00A5247F" w:rsidRDefault="00A06750" w:rsidP="0086139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A5247F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6,2413</w:t>
            </w:r>
          </w:p>
        </w:tc>
      </w:tr>
    </w:tbl>
    <w:p w14:paraId="531F2BE9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DE471B8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EB8525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95FCC76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B3393A0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4B322E9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74F30EB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4146CFB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EA5A935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4592FCC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C8B5AE9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92B6027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014AB41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3FADCD0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9F60FAD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FC419D7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1203D94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CE6FC87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472B5DD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FB7B707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FEDF210" w14:textId="77777777" w:rsidR="00A06750" w:rsidRDefault="00A0675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23B4258" w14:textId="77777777" w:rsidR="00DC75F0" w:rsidRPr="00FC54C8" w:rsidRDefault="00DC75F0" w:rsidP="00A067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  <w:sectPr w:rsidR="00DC75F0" w:rsidRPr="00FC54C8" w:rsidSect="00DE76B0">
          <w:pgSz w:w="11901" w:h="16840"/>
          <w:pgMar w:top="1418" w:right="1701" w:bottom="1418" w:left="1701" w:header="737" w:footer="709" w:gutter="0"/>
          <w:cols w:space="708"/>
          <w:docGrid w:linePitch="360"/>
        </w:sectPr>
      </w:pPr>
    </w:p>
    <w:p w14:paraId="7793B0F5" w14:textId="406EB5A5" w:rsidR="00A068EA" w:rsidRPr="00DC75F0" w:rsidRDefault="000A00C6" w:rsidP="00A068EA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gramStart"/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lastRenderedPageBreak/>
        <w:t>Supplementary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Table</w:t>
      </w:r>
      <w:r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C75F0">
        <w:rPr>
          <w:rFonts w:ascii="Times New Roman" w:hAnsi="Times New Roman" w:cs="Times New Roman"/>
          <w:b/>
          <w:sz w:val="24"/>
          <w:szCs w:val="24"/>
          <w:lang w:val="en-US"/>
        </w:rPr>
        <w:t>S4.</w:t>
      </w:r>
      <w:proofErr w:type="gramEnd"/>
      <w:r w:rsidR="00DC75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w:r w:rsidR="00A068EA">
        <w:rPr>
          <w:rFonts w:ascii="Times New Roman" w:hAnsi="Times New Roman" w:cs="Times New Roman"/>
          <w:b/>
          <w:sz w:val="24"/>
          <w:szCs w:val="24"/>
          <w:lang w:val="en-US"/>
        </w:rPr>
        <w:t>S5</w:t>
      </w:r>
      <w:r w:rsidR="00DC75F0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A068EA" w:rsidRPr="00FC54C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 xml:space="preserve">Number of events of </w:t>
      </w:r>
      <w:r w:rsidR="00A068EA">
        <w:rPr>
          <w:rFonts w:ascii="Times New Roman" w:hAnsi="Times New Roman" w:cs="Times New Roman"/>
          <w:sz w:val="24"/>
          <w:szCs w:val="24"/>
          <w:lang w:val="en-US"/>
        </w:rPr>
        <w:t xml:space="preserve">common </w:t>
      </w:r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>vampire bats</w:t>
      </w:r>
      <w:r w:rsidR="00A068EA" w:rsidRPr="00FC54C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A068EA" w:rsidRPr="00960330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>Desmodus</w:t>
      </w:r>
      <w:proofErr w:type="spellEnd"/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>rotundus</w:t>
      </w:r>
      <w:proofErr w:type="spellEnd"/>
      <w:r w:rsidR="00A068EA" w:rsidRPr="0096033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>feeding on capybaras (</w:t>
      </w:r>
      <w:proofErr w:type="spellStart"/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>Hydrochoerus</w:t>
      </w:r>
      <w:proofErr w:type="spellEnd"/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A068EA" w:rsidRPr="00FC54C8">
        <w:rPr>
          <w:rFonts w:ascii="Times New Roman" w:hAnsi="Times New Roman" w:cs="Times New Roman"/>
          <w:i/>
          <w:sz w:val="24"/>
          <w:szCs w:val="24"/>
          <w:lang w:val="en-US"/>
        </w:rPr>
        <w:t>hydrochaeris</w:t>
      </w:r>
      <w:proofErr w:type="spellEnd"/>
      <w:r w:rsidR="00A068EA" w:rsidRPr="00FC54C8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A068EA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n </w:t>
      </w:r>
      <w:proofErr w:type="spellStart"/>
      <w:r w:rsidR="00A068EA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>Anchieta</w:t>
      </w:r>
      <w:proofErr w:type="spellEnd"/>
      <w:r w:rsidR="00A068EA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sland,</w:t>
      </w:r>
      <w:r w:rsidR="00A068E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068E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utheastern </w:t>
      </w:r>
      <w:r w:rsidR="00A068EA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>Brazil.</w:t>
      </w:r>
      <w:proofErr w:type="gramEnd"/>
    </w:p>
    <w:tbl>
      <w:tblPr>
        <w:tblW w:w="6771" w:type="dxa"/>
        <w:jc w:val="center"/>
        <w:tblLook w:val="04A0" w:firstRow="1" w:lastRow="0" w:firstColumn="1" w:lastColumn="0" w:noHBand="0" w:noVBand="1"/>
      </w:tblPr>
      <w:tblGrid>
        <w:gridCol w:w="1280"/>
        <w:gridCol w:w="2040"/>
        <w:gridCol w:w="1183"/>
        <w:gridCol w:w="2268"/>
      </w:tblGrid>
      <w:tr w:rsidR="00A068EA" w:rsidRPr="00FC54C8" w14:paraId="42C70359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F8B1FE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ate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15B61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Local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AB66B0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Effort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8F4E9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Number of Sighting</w:t>
            </w:r>
          </w:p>
        </w:tc>
      </w:tr>
      <w:tr w:rsidR="00A068EA" w:rsidRPr="00FC54C8" w14:paraId="69B28E8C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836E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-Oct-17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F70B8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42827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0376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A068EA" w:rsidRPr="00FC54C8" w14:paraId="27015A4B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3720C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-Oct-17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ADA07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B03B5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9F3F9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A068EA" w:rsidRPr="00FC54C8" w14:paraId="60783FDE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1C9FB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-Oct-17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EA11D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A3FC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DB35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A068EA" w:rsidRPr="00FC54C8" w14:paraId="69996B23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09A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A3BFC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C171B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F1F87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09217431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0098A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AB53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raia do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apater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70721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3209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51B0371C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32502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FBA2E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66B9A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AB435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3D1B2537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F0F8D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48105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6CC3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6DC7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A068EA" w:rsidRPr="00FC54C8" w14:paraId="1B50976A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F721E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9B926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scolinha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AEE2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0A43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24DC7C1D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D86A2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2FFD8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scolinha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DD935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2BAFD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27F6FF39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23648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94884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FBA0E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19D94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A068EA" w:rsidRPr="00FC54C8" w14:paraId="54F58635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9F9FC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80EF1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1F797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0CA3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683E71EE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A738C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FA8F5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1BCCE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2A24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A068EA" w:rsidRPr="00FC54C8" w14:paraId="00BB9D47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5A2E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78A40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raia do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apater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FAFA2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1D9C1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4324FC57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D704E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-Feb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A2D11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FA41D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7DC8E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A068EA" w:rsidRPr="00FC54C8" w14:paraId="7CCE4222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17DC1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-Mar-18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24162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scolinha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3892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2F6E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A068EA" w:rsidRPr="00FC54C8" w14:paraId="5E394B78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C14E1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-Mar-18</w:t>
            </w:r>
          </w:p>
        </w:tc>
        <w:tc>
          <w:tcPr>
            <w:tcW w:w="2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9BF67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sídi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086B7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1271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A068EA" w:rsidRPr="00FC54C8" w14:paraId="6CB94258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1334D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-Nov-18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EA02B7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raia do </w:t>
            </w:r>
            <w:proofErr w:type="spellStart"/>
            <w:r w:rsidRPr="00FC5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apatero</w:t>
            </w:r>
            <w:proofErr w:type="spellEnd"/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76F5FB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C76D4F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A068EA" w:rsidRPr="00FC54C8" w14:paraId="7CF1EB25" w14:textId="77777777" w:rsidTr="00861397">
        <w:trPr>
          <w:trHeight w:val="300"/>
          <w:jc w:val="center"/>
        </w:trPr>
        <w:tc>
          <w:tcPr>
            <w:tcW w:w="12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31139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2876DF" w14:textId="77777777" w:rsidR="00A068EA" w:rsidRPr="00FC54C8" w:rsidRDefault="00A068EA" w:rsidP="00861397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652793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ABEEB8" w14:textId="77777777" w:rsidR="00A068EA" w:rsidRPr="00FC54C8" w:rsidRDefault="00A068EA" w:rsidP="0086139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FC5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7</w:t>
            </w:r>
          </w:p>
        </w:tc>
      </w:tr>
    </w:tbl>
    <w:p w14:paraId="67D6F6A1" w14:textId="77777777" w:rsidR="00A068EA" w:rsidRDefault="00A068EA" w:rsidP="00A068E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F81C919" w14:textId="77777777" w:rsidR="00993B25" w:rsidRDefault="00993B25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10C9335" w14:textId="77777777" w:rsidR="00993B25" w:rsidRDefault="00993B25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A782AE6" w14:textId="77777777" w:rsidR="00993B25" w:rsidRDefault="00993B25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F12A0CF" w14:textId="77777777" w:rsidR="00993B25" w:rsidRDefault="00993B25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8AFE437" w14:textId="77777777" w:rsidR="00993B25" w:rsidRDefault="00993B25" w:rsidP="00993B2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30CC6DC" w14:textId="77777777" w:rsidR="00993B25" w:rsidRPr="00FC54C8" w:rsidRDefault="00993B25" w:rsidP="00993B25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  <w:sectPr w:rsidR="00993B25" w:rsidRPr="00FC54C8" w:rsidSect="00DE76B0">
          <w:pgSz w:w="11901" w:h="16840"/>
          <w:pgMar w:top="1418" w:right="1701" w:bottom="1418" w:left="1701" w:header="737" w:footer="709" w:gutter="0"/>
          <w:cols w:space="708"/>
          <w:docGrid w:linePitch="360"/>
        </w:sectPr>
      </w:pPr>
    </w:p>
    <w:p w14:paraId="4C35E1DA" w14:textId="77777777" w:rsidR="00993B25" w:rsidRPr="00FC54C8" w:rsidRDefault="00993B25" w:rsidP="00993B2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2652D1" w14:textId="20520935" w:rsidR="00993B25" w:rsidRPr="00960330" w:rsidRDefault="000A00C6" w:rsidP="00993B25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upplementary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Table</w:t>
      </w:r>
      <w:r w:rsidRPr="00D629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C75F0">
        <w:rPr>
          <w:rFonts w:ascii="Times New Roman" w:hAnsi="Times New Roman" w:cs="Times New Roman"/>
          <w:b/>
          <w:sz w:val="24"/>
          <w:szCs w:val="24"/>
          <w:lang w:val="en-US"/>
        </w:rPr>
        <w:t>S5</w:t>
      </w:r>
      <w:bookmarkStart w:id="0" w:name="_GoBack"/>
      <w:bookmarkEnd w:id="0"/>
      <w:r w:rsidR="00993B25" w:rsidRPr="00FC54C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993B25" w:rsidRPr="00FC54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256F">
        <w:rPr>
          <w:rFonts w:ascii="Times New Roman" w:hAnsi="Times New Roman" w:cs="Times New Roman"/>
          <w:sz w:val="24"/>
          <w:szCs w:val="24"/>
          <w:lang w:val="en-US"/>
        </w:rPr>
        <w:t xml:space="preserve">Number of individuals of common </w:t>
      </w:r>
      <w:r w:rsidR="00993B25" w:rsidRPr="00FC54C8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vampire bats </w:t>
      </w:r>
      <w:proofErr w:type="spellStart"/>
      <w:r w:rsidR="00993B25" w:rsidRPr="00FC54C8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Desmodus</w:t>
      </w:r>
      <w:proofErr w:type="spellEnd"/>
      <w:r w:rsidR="00993B25" w:rsidRPr="00FC54C8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 xml:space="preserve"> </w:t>
      </w:r>
      <w:proofErr w:type="spellStart"/>
      <w:r w:rsidR="00993B25" w:rsidRPr="00FC54C8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rotundus</w:t>
      </w:r>
      <w:proofErr w:type="spellEnd"/>
      <w:r w:rsidR="00993B25" w:rsidRPr="00FC54C8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C256F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captured </w:t>
      </w:r>
      <w:r w:rsidR="00993B25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n </w:t>
      </w:r>
      <w:r w:rsidR="00BC256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sland and </w:t>
      </w:r>
      <w:r w:rsidR="00BC256F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ainland</w:t>
      </w:r>
      <w:r w:rsidR="00BC256F" w:rsidRPr="00FC54C8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areas</w:t>
      </w:r>
      <w:r w:rsidR="00BC256F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C256F" w:rsidRPr="00FC54C8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nearby</w:t>
      </w:r>
      <w:r w:rsidR="00BC256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993B25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>Anchieta</w:t>
      </w:r>
      <w:proofErr w:type="spellEnd"/>
      <w:r w:rsidR="00993B25" w:rsidRPr="00FC54C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sland,</w:t>
      </w:r>
      <w:r w:rsidR="00993B2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93B2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utheastern </w:t>
      </w:r>
      <w:r w:rsidR="00993B25" w:rsidRPr="00FC54C8">
        <w:rPr>
          <w:rFonts w:ascii="Times New Roman" w:eastAsia="Times New Roman" w:hAnsi="Times New Roman" w:cs="Times New Roman"/>
          <w:sz w:val="24"/>
          <w:szCs w:val="24"/>
          <w:lang w:val="en-US"/>
        </w:rPr>
        <w:t>Brazil</w:t>
      </w:r>
      <w:r w:rsidR="00993B25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993B25" w:rsidRPr="00FC54C8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including capture effort, the size of the study area, and if domestic or introduced animals were present.</w:t>
      </w:r>
    </w:p>
    <w:tbl>
      <w:tblPr>
        <w:tblW w:w="12206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858"/>
        <w:gridCol w:w="1418"/>
        <w:gridCol w:w="992"/>
        <w:gridCol w:w="1134"/>
        <w:gridCol w:w="992"/>
        <w:gridCol w:w="1134"/>
        <w:gridCol w:w="992"/>
        <w:gridCol w:w="1276"/>
        <w:gridCol w:w="1134"/>
        <w:gridCol w:w="1276"/>
      </w:tblGrid>
      <w:tr w:rsidR="00BC256F" w:rsidRPr="006937DB" w14:paraId="599B2D45" w14:textId="77777777" w:rsidTr="00BC256F">
        <w:trPr>
          <w:trHeight w:val="320"/>
        </w:trPr>
        <w:tc>
          <w:tcPr>
            <w:tcW w:w="185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AB8902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unicipality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DB3D0D1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Study loca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65EB98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Latitude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FFE3C0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Longitud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450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Effor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2A06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Individual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1188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Are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469F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Domesti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1A42A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Introduced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EB38FA9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References</w:t>
            </w:r>
          </w:p>
        </w:tc>
      </w:tr>
      <w:tr w:rsidR="00BC256F" w:rsidRPr="006937DB" w14:paraId="44A792A7" w14:textId="77777777" w:rsidTr="00BC256F">
        <w:trPr>
          <w:trHeight w:val="320"/>
        </w:trPr>
        <w:tc>
          <w:tcPr>
            <w:tcW w:w="185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2498F8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0D20F5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B6400D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C425E2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EE5646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(</w:t>
            </w: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2h</w:t>
            </w:r>
            <w:proofErr w:type="gram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7088F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ist</w:t>
            </w:r>
            <w:proofErr w:type="gram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</w:t>
            </w: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eted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43DEF2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(</w:t>
            </w: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ha</w:t>
            </w:r>
            <w:proofErr w:type="gram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F9ACB1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Animal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2F68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Animals</w:t>
            </w: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97F53A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</w:tr>
      <w:tr w:rsidR="00BC256F" w:rsidRPr="006937DB" w14:paraId="42088F5A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1EFAD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u w:val="single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u w:val="single"/>
                <w:lang w:val="en-US"/>
              </w:rPr>
              <w:t>Islan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A5FA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0317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DE00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F8756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79FD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C04C0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F4F20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B55B1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343B0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</w:tr>
      <w:tr w:rsidR="00BC256F" w:rsidRPr="00B919E4" w14:paraId="6DB77176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566C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Ubatuba</w:t>
            </w:r>
            <w:proofErr w:type="spell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04833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Anchiet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93A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2962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5.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72A0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26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398BF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7A132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82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000CF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BF65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64C3C" w14:textId="27B1E3C2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</w:t>
            </w:r>
          </w:p>
        </w:tc>
      </w:tr>
      <w:tr w:rsidR="00BC256F" w:rsidRPr="00B919E4" w14:paraId="6C47072F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8A9A3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Cananeia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0B01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Cardoso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09FC6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5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E4FF6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7.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E72D2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97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D60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BA2F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3,500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E602A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FC68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EF0C2" w14:textId="225F5B56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</w:t>
            </w:r>
          </w:p>
        </w:tc>
      </w:tr>
      <w:tr w:rsidR="00BC256F" w:rsidRPr="00B919E4" w14:paraId="4B6506C1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B8590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Angra</w:t>
            </w:r>
            <w:proofErr w:type="spell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dos Re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F04F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Gran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2B81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CA5A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4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B5E4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963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C57CE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1526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2,072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BF091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8B289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5ECAB" w14:textId="3E8913C1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4</w:t>
            </w:r>
          </w:p>
        </w:tc>
      </w:tr>
      <w:tr w:rsidR="00BC256F" w:rsidRPr="00B919E4" w14:paraId="2F0EB285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10183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angaratiba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3F1E7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arambai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419B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C340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3.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4347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235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D060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E1E99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4,200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78D6C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931D1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8E0A3" w14:textId="092F49A8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5</w:t>
            </w:r>
          </w:p>
        </w:tc>
      </w:tr>
      <w:tr w:rsidR="00BC256F" w:rsidRPr="00B919E4" w14:paraId="5CEB1466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61F8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São </w:t>
            </w: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Sebastião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25623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Ilhabel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F5DE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20AA9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6.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FC186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97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FFA2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BDCF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3,500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AE28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D0BA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5A8D6" w14:textId="08692E26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</w:t>
            </w:r>
          </w:p>
        </w:tc>
      </w:tr>
      <w:tr w:rsidR="00BC256F" w:rsidRPr="00B919E4" w14:paraId="40A96BEC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A743B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9D9D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7083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2EA2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E3256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E85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7C01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7A7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5B71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EC0DA" w14:textId="77777777" w:rsidR="00BC256F" w:rsidRPr="00B919E4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</w:tr>
      <w:tr w:rsidR="00BC256F" w:rsidRPr="00B919E4" w14:paraId="44E10A1B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18F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u w:val="single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u w:val="single"/>
                <w:lang w:val="en-US"/>
              </w:rPr>
              <w:t>Mainlan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0D2EF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909C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98AF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CD8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D2C2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9169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708AE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4E8E8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E320" w14:textId="77777777" w:rsidR="00BC256F" w:rsidRPr="00B919E4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</w:p>
        </w:tc>
      </w:tr>
      <w:tr w:rsidR="00BC256F" w:rsidRPr="00B919E4" w14:paraId="1D2E9A83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9297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Angra</w:t>
            </w:r>
            <w:proofErr w:type="spellEnd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 dos Re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D6A19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Mambucab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C003E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24F7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4.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AB3F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C59C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C91CA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2,072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E10B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yes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D43F4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4C320" w14:textId="15FA281E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4</w:t>
            </w:r>
          </w:p>
        </w:tc>
      </w:tr>
      <w:tr w:rsidR="00BC256F" w:rsidRPr="00B919E4" w14:paraId="2CD50562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A5F0B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Ubatuba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CFF76" w14:textId="77777777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spell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Picinguab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1433D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D27E4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4.8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04087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10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847B3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34A88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47,500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66755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6F08F" w14:textId="77777777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 w:rsidRPr="006937DB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77F22" w14:textId="41429737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2</w:t>
            </w:r>
          </w:p>
        </w:tc>
      </w:tr>
      <w:tr w:rsidR="00BC256F" w:rsidRPr="00B919E4" w14:paraId="49CEBA33" w14:textId="77777777" w:rsidTr="00BC256F">
        <w:trPr>
          <w:trHeight w:val="320"/>
        </w:trPr>
        <w:tc>
          <w:tcPr>
            <w:tcW w:w="1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82C0E8B" w14:textId="7C69A560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São Luis </w:t>
            </w:r>
            <w:proofErr w:type="spellStart"/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Paraitinga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D36B799" w14:textId="5BBD65CC" w:rsidR="00BC256F" w:rsidRPr="006937DB" w:rsidRDefault="00BC256F" w:rsidP="006937D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 xml:space="preserve">Santa </w:t>
            </w:r>
            <w:proofErr w:type="spellStart"/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Virgíni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2E3EE5" w14:textId="4C47A2B8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23.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2FE0FC" w14:textId="7BFA4C22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-45.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D6FEE2" w14:textId="038B2AC6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9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FD0E0E" w14:textId="0CF49AD1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410DC91" w14:textId="2F008C02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17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C9BFB0" w14:textId="2269081B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CB907C" w14:textId="3268A842" w:rsidR="00BC256F" w:rsidRPr="006937DB" w:rsidRDefault="00BC256F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no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72E52C" w14:textId="7BD7F6BF" w:rsidR="00BC256F" w:rsidRPr="00B919E4" w:rsidRDefault="00B12981" w:rsidP="006937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</w:pPr>
            <w:r w:rsidRPr="00B919E4">
              <w:rPr>
                <w:rFonts w:ascii="Calibri" w:eastAsia="Times New Roman" w:hAnsi="Calibri" w:cs="Times New Roman"/>
                <w:sz w:val="20"/>
                <w:szCs w:val="20"/>
                <w:lang w:val="en-US"/>
              </w:rPr>
              <w:t>3</w:t>
            </w:r>
          </w:p>
        </w:tc>
      </w:tr>
    </w:tbl>
    <w:p w14:paraId="405BA0BC" w14:textId="4CCE2882" w:rsidR="00993B25" w:rsidRPr="00960330" w:rsidRDefault="00B12981" w:rsidP="00993B25">
      <w:pPr>
        <w:spacing w:after="0" w:line="240" w:lineRule="auto"/>
        <w:jc w:val="both"/>
        <w:rPr>
          <w:rFonts w:ascii="Calibri (Body)" w:eastAsia="Times New Roman" w:hAnsi="Calibri (Body)" w:cs="Times New Roman"/>
          <w:sz w:val="20"/>
          <w:szCs w:val="20"/>
          <w:lang w:val="en-US"/>
        </w:rPr>
      </w:pPr>
      <w:r>
        <w:rPr>
          <w:rFonts w:ascii="Calibri (Body)" w:eastAsia="Times New Roman" w:hAnsi="Calibri (Body)" w:cs="Times New Roman"/>
          <w:sz w:val="20"/>
          <w:szCs w:val="20"/>
          <w:lang w:val="en-US"/>
        </w:rPr>
        <w:t>1- present study,</w:t>
      </w:r>
      <w:r w:rsidRPr="00960330">
        <w:rPr>
          <w:rFonts w:ascii="Calibri (Body)" w:eastAsia="Times New Roman" w:hAnsi="Calibri (Body)" w:cs="Times New Roman"/>
          <w:sz w:val="20"/>
          <w:szCs w:val="20"/>
          <w:lang w:val="en-US"/>
        </w:rPr>
        <w:t xml:space="preserve"> </w:t>
      </w:r>
      <w:r w:rsidR="00993B25" w:rsidRPr="00960330">
        <w:rPr>
          <w:rFonts w:ascii="Calibri (Body)" w:eastAsia="Times New Roman" w:hAnsi="Calibri (Body)" w:cs="Times New Roman"/>
          <w:sz w:val="20"/>
          <w:szCs w:val="20"/>
          <w:lang w:val="en-US"/>
        </w:rPr>
        <w:t>2- Colas-Rosa 2009</w:t>
      </w:r>
      <w:r>
        <w:rPr>
          <w:rFonts w:ascii="Calibri (Body)" w:eastAsia="Times New Roman" w:hAnsi="Calibri (Body)" w:cs="Times New Roman"/>
          <w:sz w:val="20"/>
          <w:szCs w:val="20"/>
          <w:lang w:val="en-US"/>
        </w:rPr>
        <w:t>, 3-Muylaert et al. 2017, 4</w:t>
      </w:r>
      <w:r w:rsidR="00D058EF">
        <w:rPr>
          <w:rFonts w:ascii="Calibri (Body)" w:eastAsia="Times New Roman" w:hAnsi="Calibri (Body)" w:cs="Times New Roman"/>
          <w:sz w:val="20"/>
          <w:szCs w:val="20"/>
          <w:lang w:val="en-US"/>
        </w:rPr>
        <w:t>- G</w:t>
      </w:r>
      <w:r>
        <w:rPr>
          <w:rFonts w:ascii="Calibri (Body)" w:eastAsia="Times New Roman" w:hAnsi="Calibri (Body)" w:cs="Times New Roman"/>
          <w:sz w:val="20"/>
          <w:szCs w:val="20"/>
          <w:lang w:val="en-US"/>
        </w:rPr>
        <w:t xml:space="preserve">omes and </w:t>
      </w:r>
      <w:proofErr w:type="spellStart"/>
      <w:r>
        <w:rPr>
          <w:rFonts w:ascii="Calibri (Body)" w:eastAsia="Times New Roman" w:hAnsi="Calibri (Body)" w:cs="Times New Roman"/>
          <w:sz w:val="20"/>
          <w:szCs w:val="20"/>
          <w:lang w:val="en-US"/>
        </w:rPr>
        <w:t>Esberard</w:t>
      </w:r>
      <w:proofErr w:type="spellEnd"/>
      <w:r>
        <w:rPr>
          <w:rFonts w:ascii="Calibri (Body)" w:eastAsia="Times New Roman" w:hAnsi="Calibri (Body)" w:cs="Times New Roman"/>
          <w:sz w:val="20"/>
          <w:szCs w:val="20"/>
          <w:lang w:val="en-US"/>
        </w:rPr>
        <w:t xml:space="preserve"> at al. 2017, 5</w:t>
      </w:r>
      <w:r w:rsidR="00993B25" w:rsidRPr="00960330">
        <w:rPr>
          <w:rFonts w:ascii="Calibri (Body)" w:eastAsia="Times New Roman" w:hAnsi="Calibri (Body)" w:cs="Times New Roman"/>
          <w:sz w:val="20"/>
          <w:szCs w:val="20"/>
          <w:lang w:val="en-US"/>
        </w:rPr>
        <w:t>-Lourenço et al. 2010</w:t>
      </w:r>
    </w:p>
    <w:p w14:paraId="16321940" w14:textId="77777777" w:rsidR="00D35456" w:rsidRPr="00C10131" w:rsidRDefault="00D35456">
      <w:pPr>
        <w:rPr>
          <w:lang w:val="en-US"/>
        </w:rPr>
      </w:pPr>
    </w:p>
    <w:p w14:paraId="1AFF74A2" w14:textId="77777777" w:rsidR="00993B25" w:rsidRPr="00C10131" w:rsidRDefault="00993B25">
      <w:pPr>
        <w:rPr>
          <w:lang w:val="en-US"/>
        </w:rPr>
      </w:pPr>
    </w:p>
    <w:p w14:paraId="552A3029" w14:textId="77777777" w:rsidR="00993B25" w:rsidRPr="00C10131" w:rsidRDefault="00993B25">
      <w:pPr>
        <w:rPr>
          <w:lang w:val="en-US"/>
        </w:rPr>
      </w:pPr>
    </w:p>
    <w:p w14:paraId="4E866F68" w14:textId="77777777" w:rsidR="00993B25" w:rsidRPr="00C10131" w:rsidRDefault="00993B25">
      <w:pPr>
        <w:rPr>
          <w:lang w:val="en-US"/>
        </w:rPr>
      </w:pPr>
    </w:p>
    <w:p w14:paraId="67E0037F" w14:textId="77777777" w:rsidR="00887BAE" w:rsidRDefault="00887BAE" w:rsidP="00993B25">
      <w:pPr>
        <w:pStyle w:val="EndNoteBibliographyTitle"/>
        <w:spacing w:line="480" w:lineRule="auto"/>
        <w:contextualSpacing/>
        <w:jc w:val="both"/>
        <w:rPr>
          <w:b/>
          <w:noProof/>
          <w:szCs w:val="24"/>
        </w:rPr>
        <w:sectPr w:rsidR="00887BAE" w:rsidSect="00993B25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64D8709E" w14:textId="5E655655" w:rsidR="001D715E" w:rsidRDefault="001D715E" w:rsidP="001D715E">
      <w:pPr>
        <w:widowControl w:val="0"/>
        <w:autoSpaceDE w:val="0"/>
        <w:autoSpaceDN w:val="0"/>
        <w:spacing w:line="480" w:lineRule="auto"/>
        <w:contextualSpacing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70ADDB29" wp14:editId="58BD9D64">
            <wp:extent cx="5270500" cy="3803650"/>
            <wp:effectExtent l="0" t="0" r="12700" b="6350"/>
            <wp:docPr id="8" name="Picture 8" descr="Macintosh HD:Users:mac:Dropbox:Escrevendo:Artigo Desmodus Anchieta:Arquivos submissão:Acta Chiropterologica:Revision:re-revision:2ª revisão - desmodus x capivaras:3 revisao:capture_1_ci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ac:Dropbox:Escrevendo:Artigo Desmodus Anchieta:Arquivos submissão:Acta Chiropterologica:Revision:re-revision:2ª revisão - desmodus x capivaras:3 revisao:capture_1_cima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803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306832" w14:textId="77777777" w:rsidR="001D715E" w:rsidRDefault="001D715E" w:rsidP="001D715E">
      <w:pPr>
        <w:widowControl w:val="0"/>
        <w:autoSpaceDE w:val="0"/>
        <w:autoSpaceDN w:val="0"/>
        <w:spacing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FC54C8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upplementary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g. S1</w:t>
      </w:r>
      <w:r w:rsidRPr="00AE773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AE77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E773E">
        <w:rPr>
          <w:rFonts w:ascii="Times New Roman" w:hAnsi="Times New Roman" w:cs="Times New Roman"/>
          <w:sz w:val="24"/>
          <w:szCs w:val="24"/>
        </w:rPr>
        <w:t xml:space="preserve">Capture </w:t>
      </w:r>
      <w:proofErr w:type="spellStart"/>
      <w:r w:rsidRPr="00AE773E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AE77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773E">
        <w:rPr>
          <w:rFonts w:ascii="Times New Roman" w:hAnsi="Times New Roman" w:cs="Times New Roman"/>
          <w:sz w:val="24"/>
          <w:szCs w:val="24"/>
        </w:rPr>
        <w:t>sampling</w:t>
      </w:r>
      <w:proofErr w:type="spellEnd"/>
      <w:r w:rsidRPr="00AE77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773E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AE773E">
        <w:rPr>
          <w:rFonts w:ascii="Times New Roman" w:hAnsi="Times New Roman" w:cs="Times New Roman"/>
          <w:sz w:val="24"/>
          <w:szCs w:val="24"/>
        </w:rPr>
        <w:t xml:space="preserve"> common vampire </w:t>
      </w:r>
      <w:proofErr w:type="spellStart"/>
      <w:r w:rsidRPr="00AE773E">
        <w:rPr>
          <w:rFonts w:ascii="Times New Roman" w:hAnsi="Times New Roman" w:cs="Times New Roman"/>
          <w:sz w:val="24"/>
          <w:szCs w:val="24"/>
        </w:rPr>
        <w:t>bats</w:t>
      </w:r>
      <w:proofErr w:type="spellEnd"/>
      <w:r w:rsidRPr="00AE773E">
        <w:rPr>
          <w:rFonts w:ascii="Times New Roman" w:hAnsi="Times New Roman" w:cs="Times New Roman"/>
          <w:sz w:val="24"/>
          <w:szCs w:val="24"/>
        </w:rPr>
        <w:t xml:space="preserve"> </w:t>
      </w:r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(</w:t>
      </w:r>
      <w:r w:rsidRPr="00AE773E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 xml:space="preserve">D. </w:t>
      </w:r>
      <w:proofErr w:type="spellStart"/>
      <w:proofErr w:type="gramStart"/>
      <w:r w:rsidRPr="00AE773E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rotundus</w:t>
      </w:r>
      <w:proofErr w:type="spellEnd"/>
      <w:proofErr w:type="gramEnd"/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) and potential prey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(1) </w:t>
      </w:r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capybaras (</w:t>
      </w:r>
      <w:r w:rsidRPr="00AE773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H. </w:t>
      </w:r>
      <w:proofErr w:type="spellStart"/>
      <w:r w:rsidRPr="00AE773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hydrochaeris</w:t>
      </w:r>
      <w:proofErr w:type="spellEnd"/>
      <w:r w:rsidRPr="00AE773E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val="en-US"/>
        </w:rPr>
        <w:t xml:space="preserve">) and </w:t>
      </w:r>
      <w:r>
        <w:rPr>
          <w:rFonts w:ascii="Times New Roman" w:eastAsia="Times New Roman" w:hAnsi="Times New Roman" w:cs="Times New Roman"/>
          <w:iCs/>
          <w:color w:val="000000"/>
          <w:sz w:val="24"/>
          <w:szCs w:val="24"/>
          <w:lang w:val="en-US"/>
        </w:rPr>
        <w:t xml:space="preserve">(2) </w:t>
      </w:r>
      <w:r w:rsidRPr="00AE773E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val="en-US"/>
        </w:rPr>
        <w:t>coati</w:t>
      </w:r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r w:rsidRPr="00AE773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N. </w:t>
      </w:r>
      <w:proofErr w:type="spellStart"/>
      <w:r w:rsidRPr="00AE773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nasua</w:t>
      </w:r>
      <w:proofErr w:type="spellEnd"/>
      <w:r w:rsidRPr="00AE773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)</w:t>
      </w:r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on </w:t>
      </w:r>
      <w:proofErr w:type="spellStart"/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nchieta</w:t>
      </w:r>
      <w:proofErr w:type="spellEnd"/>
      <w:r w:rsidRPr="00AE773E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Island, </w:t>
      </w:r>
      <w:r w:rsidRPr="00AE773E">
        <w:rPr>
          <w:rFonts w:ascii="Times New Roman" w:eastAsia="Times New Roman" w:hAnsi="Times New Roman" w:cs="Times New Roman"/>
          <w:sz w:val="24"/>
          <w:szCs w:val="24"/>
          <w:lang w:val="en-US"/>
        </w:rPr>
        <w:t>southeastern Brazil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46BADE80" w14:textId="77777777" w:rsidR="001D715E" w:rsidRDefault="001D715E">
      <w:pPr>
        <w:spacing w:after="0" w:line="240" w:lineRule="auto"/>
        <w:rPr>
          <w:b/>
          <w:noProof/>
          <w:szCs w:val="24"/>
        </w:rPr>
      </w:pPr>
      <w:r>
        <w:rPr>
          <w:b/>
          <w:noProof/>
          <w:szCs w:val="24"/>
        </w:rPr>
        <w:br w:type="page"/>
      </w:r>
    </w:p>
    <w:p w14:paraId="17F3171A" w14:textId="2A1A1C42" w:rsidR="00993B25" w:rsidRPr="00B12981" w:rsidRDefault="00993B25" w:rsidP="00B1298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7763B">
        <w:rPr>
          <w:b/>
          <w:noProof/>
          <w:szCs w:val="24"/>
        </w:rPr>
        <w:lastRenderedPageBreak/>
        <w:t>References</w:t>
      </w:r>
    </w:p>
    <w:p w14:paraId="63C9EC80" w14:textId="77777777" w:rsidR="00993B25" w:rsidRPr="00993B25" w:rsidRDefault="00993B25">
      <w:pPr>
        <w:rPr>
          <w:rFonts w:ascii="Times New Roman" w:hAnsi="Times New Roman" w:cs="Times New Roman"/>
          <w:sz w:val="24"/>
          <w:szCs w:val="24"/>
        </w:rPr>
      </w:pPr>
    </w:p>
    <w:p w14:paraId="3C5359FF" w14:textId="77777777" w:rsidR="00993B25" w:rsidRPr="00904677" w:rsidRDefault="00993B25" w:rsidP="00993B25">
      <w:pPr>
        <w:spacing w:before="100" w:beforeAutospacing="1" w:after="100" w:afterAutospacing="1" w:line="480" w:lineRule="auto"/>
        <w:ind w:left="480" w:hanging="480"/>
        <w:contextualSpacing/>
        <w:rPr>
          <w:rFonts w:ascii="Times New Roman" w:eastAsiaTheme="minorEastAsia" w:hAnsi="Times New Roman" w:cs="Times New Roman"/>
          <w:sz w:val="24"/>
          <w:szCs w:val="24"/>
        </w:rPr>
      </w:pPr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Colas-Rosas, P. F. 2009. Estresse nos morcegos 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Artibeus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obscurus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 e 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Artibeus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fimbriatus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Chiroptera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Pr="009D6671">
        <w:rPr>
          <w:rFonts w:ascii="Times New Roman" w:eastAsiaTheme="minorEastAsia" w:hAnsi="Times New Roman" w:cs="Times New Roman"/>
          <w:sz w:val="24"/>
          <w:szCs w:val="24"/>
        </w:rPr>
        <w:t>Phyllostomidae</w:t>
      </w:r>
      <w:proofErr w:type="spellEnd"/>
      <w:r w:rsidRPr="009D6671">
        <w:rPr>
          <w:rFonts w:ascii="Times New Roman" w:eastAsiaTheme="minorEastAsia" w:hAnsi="Times New Roman" w:cs="Times New Roman"/>
          <w:sz w:val="24"/>
          <w:szCs w:val="24"/>
        </w:rPr>
        <w:t xml:space="preserve">) como resposta à perturbação ambiental. </w:t>
      </w:r>
      <w:r w:rsidRPr="00904677">
        <w:rPr>
          <w:rFonts w:ascii="Times New Roman" w:eastAsiaTheme="minorEastAsia" w:hAnsi="Times New Roman" w:cs="Times New Roman"/>
          <w:sz w:val="24"/>
          <w:szCs w:val="24"/>
        </w:rPr>
        <w:t xml:space="preserve">Master </w:t>
      </w:r>
      <w:proofErr w:type="spellStart"/>
      <w:r w:rsidRPr="00904677">
        <w:rPr>
          <w:rFonts w:ascii="Times New Roman" w:eastAsiaTheme="minorEastAsia" w:hAnsi="Times New Roman" w:cs="Times New Roman"/>
          <w:sz w:val="24"/>
          <w:szCs w:val="24"/>
        </w:rPr>
        <w:t>thesis</w:t>
      </w:r>
      <w:proofErr w:type="spellEnd"/>
      <w:r w:rsidRPr="00904677">
        <w:rPr>
          <w:rFonts w:ascii="Times New Roman" w:eastAsiaTheme="minorEastAsia" w:hAnsi="Times New Roman" w:cs="Times New Roman"/>
          <w:sz w:val="24"/>
          <w:szCs w:val="24"/>
        </w:rPr>
        <w:t>. Universidade Estadual Paulista.</w:t>
      </w:r>
    </w:p>
    <w:p w14:paraId="64B05B22" w14:textId="77777777" w:rsidR="00993B25" w:rsidRPr="00904677" w:rsidRDefault="00993B25" w:rsidP="00993B25">
      <w:pPr>
        <w:spacing w:before="100" w:beforeAutospacing="1" w:after="100" w:afterAutospacing="1" w:line="480" w:lineRule="auto"/>
        <w:ind w:left="480" w:hanging="480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993B25">
        <w:rPr>
          <w:rFonts w:ascii="Times New Roman" w:hAnsi="Times New Roman" w:cs="Times New Roman"/>
          <w:sz w:val="24"/>
          <w:szCs w:val="24"/>
        </w:rPr>
        <w:t xml:space="preserve">Gomes, </w:t>
      </w:r>
      <w:r>
        <w:rPr>
          <w:rFonts w:ascii="Times New Roman" w:hAnsi="Times New Roman" w:cs="Times New Roman"/>
          <w:sz w:val="24"/>
          <w:szCs w:val="24"/>
        </w:rPr>
        <w:t xml:space="preserve">L. A.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an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bérard</w:t>
      </w:r>
      <w:proofErr w:type="spellEnd"/>
      <w:r>
        <w:rPr>
          <w:rFonts w:ascii="Times New Roman" w:hAnsi="Times New Roman" w:cs="Times New Roman"/>
          <w:sz w:val="24"/>
          <w:szCs w:val="24"/>
        </w:rPr>
        <w:t>, C. E. L. 2017</w:t>
      </w:r>
      <w:r w:rsidRPr="00993B25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904677">
        <w:rPr>
          <w:rFonts w:ascii="Times New Roman" w:hAnsi="Times New Roman" w:cs="Times New Roman"/>
          <w:sz w:val="24"/>
          <w:szCs w:val="24"/>
          <w:lang w:val="en-US"/>
        </w:rPr>
        <w:t>Long-term bat study on an island in the southeastern Brazilian coast with comparison of richness and composition of species among sites.</w:t>
      </w:r>
      <w:proofErr w:type="gramEnd"/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4677">
        <w:rPr>
          <w:rFonts w:ascii="Times New Roman" w:hAnsi="Times New Roman" w:cs="Times New Roman"/>
          <w:iCs/>
          <w:sz w:val="24"/>
          <w:szCs w:val="24"/>
          <w:lang w:val="en-US"/>
        </w:rPr>
        <w:t>Studies on Neotropical Fauna and Environment</w:t>
      </w:r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4677">
        <w:rPr>
          <w:rFonts w:ascii="Times New Roman" w:hAnsi="Times New Roman" w:cs="Times New Roman"/>
          <w:i/>
          <w:iCs/>
          <w:sz w:val="24"/>
          <w:szCs w:val="24"/>
          <w:lang w:val="en-US"/>
        </w:rPr>
        <w:t>52</w:t>
      </w:r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(1), 43–52. </w:t>
      </w:r>
      <w:bookmarkStart w:id="1" w:name="_ENREF_28"/>
    </w:p>
    <w:p w14:paraId="5CA51CD6" w14:textId="77777777" w:rsidR="00993B25" w:rsidRPr="00904677" w:rsidRDefault="00993B25" w:rsidP="00993B25">
      <w:pPr>
        <w:spacing w:before="100" w:beforeAutospacing="1" w:after="100" w:afterAutospacing="1" w:line="480" w:lineRule="auto"/>
        <w:ind w:left="480" w:hanging="480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04677">
        <w:rPr>
          <w:rFonts w:ascii="Times New Roman" w:hAnsi="Times New Roman" w:cs="Times New Roman"/>
          <w:sz w:val="24"/>
          <w:szCs w:val="24"/>
          <w:lang w:val="en-US"/>
        </w:rPr>
        <w:t>Lourenço</w:t>
      </w:r>
      <w:proofErr w:type="spellEnd"/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, E. C., Costa, L. M., Silva, R. M., and </w:t>
      </w:r>
      <w:proofErr w:type="spellStart"/>
      <w:r w:rsidRPr="00904677">
        <w:rPr>
          <w:rFonts w:ascii="Times New Roman" w:hAnsi="Times New Roman" w:cs="Times New Roman"/>
          <w:sz w:val="24"/>
          <w:szCs w:val="24"/>
          <w:lang w:val="en-US"/>
        </w:rPr>
        <w:t>Esbérard</w:t>
      </w:r>
      <w:proofErr w:type="spellEnd"/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, C. E. L. 2010.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Bat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 Ilha da Marambaia, Southern Rio de Janeiro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State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Brazil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Chiroptera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B25">
        <w:rPr>
          <w:rFonts w:ascii="Times New Roman" w:hAnsi="Times New Roman" w:cs="Times New Roman"/>
          <w:sz w:val="24"/>
          <w:szCs w:val="24"/>
        </w:rPr>
        <w:t>Mammalia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). </w:t>
      </w:r>
      <w:proofErr w:type="gramStart"/>
      <w:r w:rsidRPr="00904677">
        <w:rPr>
          <w:rFonts w:ascii="Times New Roman" w:hAnsi="Times New Roman" w:cs="Times New Roman"/>
          <w:iCs/>
          <w:sz w:val="24"/>
          <w:szCs w:val="24"/>
          <w:lang w:val="en-US"/>
        </w:rPr>
        <w:t>Brazilian Journal of Biology</w:t>
      </w:r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4677">
        <w:rPr>
          <w:rFonts w:ascii="Times New Roman" w:hAnsi="Times New Roman" w:cs="Times New Roman"/>
          <w:iCs/>
          <w:sz w:val="24"/>
          <w:szCs w:val="24"/>
          <w:lang w:val="en-US"/>
        </w:rPr>
        <w:t>70</w:t>
      </w:r>
      <w:r w:rsidRPr="00904677">
        <w:rPr>
          <w:rFonts w:ascii="Times New Roman" w:hAnsi="Times New Roman" w:cs="Times New Roman"/>
          <w:sz w:val="24"/>
          <w:szCs w:val="24"/>
          <w:lang w:val="en-US"/>
        </w:rPr>
        <w:t>, 511–519.</w:t>
      </w:r>
      <w:proofErr w:type="gramEnd"/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"/>
    </w:p>
    <w:p w14:paraId="455036C0" w14:textId="77777777" w:rsidR="00993B25" w:rsidRPr="00993B25" w:rsidRDefault="00993B25" w:rsidP="00993B25">
      <w:pPr>
        <w:spacing w:before="100" w:beforeAutospacing="1" w:after="100" w:afterAutospacing="1" w:line="480" w:lineRule="auto"/>
        <w:ind w:left="480" w:hanging="480"/>
        <w:contextualSpacing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proofErr w:type="spellStart"/>
      <w:r w:rsidRPr="00904677">
        <w:rPr>
          <w:rFonts w:ascii="Times New Roman" w:hAnsi="Times New Roman" w:cs="Times New Roman"/>
          <w:sz w:val="24"/>
          <w:szCs w:val="24"/>
          <w:lang w:val="en-US"/>
        </w:rPr>
        <w:t>Muylaert</w:t>
      </w:r>
      <w:proofErr w:type="spellEnd"/>
      <w:r w:rsidRPr="00904677">
        <w:rPr>
          <w:rFonts w:ascii="Times New Roman" w:hAnsi="Times New Roman" w:cs="Times New Roman"/>
          <w:sz w:val="24"/>
          <w:szCs w:val="24"/>
          <w:lang w:val="en-US"/>
        </w:rPr>
        <w:t xml:space="preserve">, et al. 2017. ATLANTIC BATS: a data set of bat communities from the Atlantic Forests of South America. </w:t>
      </w:r>
      <w:proofErr w:type="spellStart"/>
      <w:r w:rsidRPr="00993B25">
        <w:rPr>
          <w:rFonts w:ascii="Times New Roman" w:hAnsi="Times New Roman" w:cs="Times New Roman"/>
          <w:iCs/>
          <w:sz w:val="24"/>
          <w:szCs w:val="24"/>
        </w:rPr>
        <w:t>Ecology</w:t>
      </w:r>
      <w:proofErr w:type="spellEnd"/>
      <w:r w:rsidRPr="00993B25">
        <w:rPr>
          <w:rFonts w:ascii="Times New Roman" w:hAnsi="Times New Roman" w:cs="Times New Roman"/>
          <w:sz w:val="24"/>
          <w:szCs w:val="24"/>
        </w:rPr>
        <w:t xml:space="preserve"> </w:t>
      </w:r>
      <w:r w:rsidRPr="00993B25">
        <w:rPr>
          <w:rFonts w:ascii="Times New Roman" w:hAnsi="Times New Roman" w:cs="Times New Roman"/>
          <w:i/>
          <w:iCs/>
          <w:sz w:val="24"/>
          <w:szCs w:val="24"/>
        </w:rPr>
        <w:t>98</w:t>
      </w:r>
      <w:r w:rsidRPr="00993B25">
        <w:rPr>
          <w:rFonts w:ascii="Times New Roman" w:hAnsi="Times New Roman" w:cs="Times New Roman"/>
          <w:sz w:val="24"/>
          <w:szCs w:val="24"/>
        </w:rPr>
        <w:t xml:space="preserve">(12), 3227. </w:t>
      </w:r>
    </w:p>
    <w:p w14:paraId="31514B01" w14:textId="77777777" w:rsidR="00993B25" w:rsidRDefault="00993B25"/>
    <w:sectPr w:rsidR="00993B25" w:rsidSect="00BD331F">
      <w:pgSz w:w="11901" w:h="16840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egoe UI">
    <w:altName w:val="Courier New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(Body)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rcelo Magioli">
    <w15:presenceInfo w15:providerId="None" w15:userId="Marcelo Magiol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activeWritingStyle w:appName="MSWord" w:lang="en-US" w:vendorID="64" w:dllVersion="131078" w:nlCheck="1" w:checkStyle="1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93B25"/>
    <w:rsid w:val="000A00C6"/>
    <w:rsid w:val="00105141"/>
    <w:rsid w:val="00171B48"/>
    <w:rsid w:val="001C31BA"/>
    <w:rsid w:val="001D715E"/>
    <w:rsid w:val="001F31E8"/>
    <w:rsid w:val="001F6575"/>
    <w:rsid w:val="00281D95"/>
    <w:rsid w:val="002873EB"/>
    <w:rsid w:val="0029323C"/>
    <w:rsid w:val="002B3C0F"/>
    <w:rsid w:val="002D3225"/>
    <w:rsid w:val="00370DCE"/>
    <w:rsid w:val="004A2253"/>
    <w:rsid w:val="004E5374"/>
    <w:rsid w:val="006102BD"/>
    <w:rsid w:val="00652F2B"/>
    <w:rsid w:val="006937DB"/>
    <w:rsid w:val="007C120D"/>
    <w:rsid w:val="007F7582"/>
    <w:rsid w:val="00815C39"/>
    <w:rsid w:val="00887BAE"/>
    <w:rsid w:val="00896735"/>
    <w:rsid w:val="00902509"/>
    <w:rsid w:val="00904677"/>
    <w:rsid w:val="00993B25"/>
    <w:rsid w:val="009D350B"/>
    <w:rsid w:val="009D6671"/>
    <w:rsid w:val="00A06750"/>
    <w:rsid w:val="00A068EA"/>
    <w:rsid w:val="00A372E1"/>
    <w:rsid w:val="00A5025C"/>
    <w:rsid w:val="00A5247F"/>
    <w:rsid w:val="00AE773E"/>
    <w:rsid w:val="00B12981"/>
    <w:rsid w:val="00B919E4"/>
    <w:rsid w:val="00BC256F"/>
    <w:rsid w:val="00BD331F"/>
    <w:rsid w:val="00C10131"/>
    <w:rsid w:val="00C11B81"/>
    <w:rsid w:val="00D058EF"/>
    <w:rsid w:val="00D35456"/>
    <w:rsid w:val="00D6290E"/>
    <w:rsid w:val="00DC75F0"/>
    <w:rsid w:val="00DE76B0"/>
    <w:rsid w:val="00DF1B56"/>
    <w:rsid w:val="00F83D21"/>
    <w:rsid w:val="00FD00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AFB6DD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3B25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93B25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B25"/>
    <w:rPr>
      <w:rFonts w:ascii="Times New Roman" w:eastAsiaTheme="minorHAnsi" w:hAnsi="Times New Roman" w:cs="Times New Roman"/>
      <w:szCs w:val="22"/>
      <w:lang w:val="en-US"/>
    </w:rPr>
  </w:style>
  <w:style w:type="paragraph" w:styleId="NormalWeb">
    <w:name w:val="Normal (Web)"/>
    <w:basedOn w:val="Normal"/>
    <w:uiPriority w:val="99"/>
    <w:unhideWhenUsed/>
    <w:rsid w:val="00993B25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6102B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66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671"/>
    <w:rPr>
      <w:rFonts w:ascii="Segoe UI" w:eastAsiaTheme="minorHAns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3B25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93B25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B25"/>
    <w:rPr>
      <w:rFonts w:ascii="Times New Roman" w:eastAsiaTheme="minorHAnsi" w:hAnsi="Times New Roman" w:cs="Times New Roman"/>
      <w:szCs w:val="22"/>
      <w:lang w:val="en-US"/>
    </w:rPr>
  </w:style>
  <w:style w:type="paragraph" w:styleId="NormalWeb">
    <w:name w:val="Normal (Web)"/>
    <w:basedOn w:val="Normal"/>
    <w:uiPriority w:val="99"/>
    <w:unhideWhenUsed/>
    <w:rsid w:val="00993B25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6102B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66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671"/>
    <w:rPr>
      <w:rFonts w:ascii="Segoe UI" w:eastAsiaTheme="minorHAns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7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85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76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0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5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8</Pages>
  <Words>1256</Words>
  <Characters>7163</Characters>
  <Application>Microsoft Macintosh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Fernando</Company>
  <LinksUpToDate>false</LinksUpToDate>
  <CharactersWithSpaces>840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 Gonçalves</dc:creator>
  <cp:keywords/>
  <dc:description/>
  <cp:lastModifiedBy>mac Fernando</cp:lastModifiedBy>
  <cp:revision>29</cp:revision>
  <dcterms:created xsi:type="dcterms:W3CDTF">2020-03-30T13:25:00Z</dcterms:created>
  <dcterms:modified xsi:type="dcterms:W3CDTF">2020-07-28T17:34:00Z</dcterms:modified>
  <cp:category/>
</cp:coreProperties>
</file>